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1F11" w:rsidRPr="005C0279" w:rsidRDefault="009E1F11" w:rsidP="009E1F11">
      <w:pPr>
        <w:spacing w:after="16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tar P</w:t>
      </w:r>
      <w:r w:rsidRPr="005C0279">
        <w:rPr>
          <w:rFonts w:ascii="Times New Roman" w:hAnsi="Times New Roman" w:cs="Times New Roman"/>
          <w:b/>
          <w:sz w:val="24"/>
          <w:szCs w:val="24"/>
        </w:rPr>
        <w:t>staka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5C0279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5C027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Dinkes Kabupaten Karawang. (2016). Revisi Renstra Dinas Kesehatan Kabupaten Karawang Tahun 2016-2021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inke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`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Karawang</w:t>
      </w: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C0279">
        <w:rPr>
          <w:rFonts w:ascii="Times New Roman" w:hAnsi="Times New Roman" w:cs="Times New Roman"/>
          <w:noProof/>
          <w:sz w:val="24"/>
          <w:szCs w:val="24"/>
        </w:rPr>
        <w:t>, 53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Fadhallah. (2020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wawancara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fitriani,  risa. (2014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masa nifas normal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haekal,  nafiz. (2020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konsep dasar dokumentasi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hani,  ummi. (2014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pada kehamilan fisiologis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hidayati,  rahma. (2019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teknik pemeriksaan fisik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>kemen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kes. (2013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bu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ku saku p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layanan kesehatn ibu di fai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itas ke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ehatan dasar dan rujuk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Kemenkes. (2020). Selama Social Distancing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Pedoman Bagi Ibu Hamil , Ibu Nifas Dan Bayi Baru Lahir Selama Covid-19</w:t>
      </w:r>
      <w:r w:rsidRPr="005C0279">
        <w:rPr>
          <w:rFonts w:ascii="Times New Roman" w:hAnsi="Times New Roman" w:cs="Times New Roman"/>
          <w:noProof/>
          <w:sz w:val="24"/>
          <w:szCs w:val="24"/>
        </w:rPr>
        <w:t>, Kemenkes. (2020). Selama Social Distancing. Pedoma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kurniarum,  ari. (2016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PERSALINAN DAN BAYI BARU LAHIR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mahmud,  abas. (2020). asuhan kebidanan komprehensif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Komprehensif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marie tando,  naomy. (2016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neonatus, bayi, dan aank balita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profil kesehatan. (2019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propil kesehatan jawa barat tahun 2019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puji wahyuningsih,  heni. (2018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nifas dan menyusui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Rahmawati, R., Syafruddin, S., &amp; Wena, N. (2020). Effectiveness of Using Mch Books and Monsca Applications in the Implementation of 14 T Antenatal Service Standards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Jurnal Riset Kesehatan Poltekkes Depkes Bandung</w:t>
      </w: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C0279">
        <w:rPr>
          <w:rFonts w:ascii="Times New Roman" w:hAnsi="Times New Roman" w:cs="Times New Roman"/>
          <w:noProof/>
          <w:sz w:val="24"/>
          <w:szCs w:val="24"/>
        </w:rPr>
        <w:t>(1), 68–73. https://doi.org/10.34011/juriskesbdg.v12i1.870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retno yuliana,  diki. (2021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hamil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sri,  enjelia. (2018). asuhan kebidann. In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kehamil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sulfianti. (2020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pada persalin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tyastuti,  siti. (2016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kehamil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E1F11" w:rsidRPr="005C0279" w:rsidRDefault="009E1F11" w:rsidP="009E1F11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C0279">
        <w:rPr>
          <w:rFonts w:ascii="Times New Roman" w:hAnsi="Times New Roman" w:cs="Times New Roman"/>
          <w:noProof/>
          <w:sz w:val="24"/>
          <w:szCs w:val="24"/>
        </w:rPr>
        <w:t xml:space="preserve">widhi astutu,  endah. (2016). </w:t>
      </w:r>
      <w:r w:rsidRPr="005C0279">
        <w:rPr>
          <w:rFonts w:ascii="Times New Roman" w:hAnsi="Times New Roman" w:cs="Times New Roman"/>
          <w:i/>
          <w:iCs/>
          <w:noProof/>
          <w:sz w:val="24"/>
          <w:szCs w:val="24"/>
        </w:rPr>
        <w:t>konsep kebidanan</w:t>
      </w:r>
      <w:r w:rsidRPr="005C027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55DCB" w:rsidRPr="009E1F11" w:rsidRDefault="009E1F11" w:rsidP="009E1F11">
      <w:r w:rsidRPr="005C0279">
        <w:rPr>
          <w:rFonts w:ascii="Times New Roman" w:hAnsi="Times New Roman" w:cs="Times New Roman"/>
          <w:b/>
          <w:sz w:val="24"/>
          <w:szCs w:val="24"/>
        </w:rPr>
        <w:lastRenderedPageBreak/>
        <w:fldChar w:fldCharType="end"/>
      </w:r>
      <w:bookmarkStart w:id="0" w:name="_GoBack"/>
      <w:bookmarkEnd w:id="0"/>
    </w:p>
    <w:sectPr w:rsidR="00355DCB" w:rsidRPr="009E1F11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235879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15302" w:rsidRDefault="009E1F1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15302" w:rsidRDefault="009E1F11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55584F"/>
    <w:multiLevelType w:val="multilevel"/>
    <w:tmpl w:val="0421001D"/>
    <w:styleLink w:val="Style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57AA661D"/>
    <w:multiLevelType w:val="multilevel"/>
    <w:tmpl w:val="04210027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2">
    <w:nsid w:val="7D2844D4"/>
    <w:multiLevelType w:val="multilevel"/>
    <w:tmpl w:val="0421001D"/>
    <w:styleLink w:val="Style2"/>
    <w:lvl w:ilvl="0"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"/>
  </w:num>
  <w:num w:numId="2">
    <w:abstractNumId w:val="0"/>
  </w:num>
  <w:num w:numId="3">
    <w:abstractNumId w:val="2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218ED"/>
    <w:rsid w:val="000777EC"/>
    <w:rsid w:val="00081C76"/>
    <w:rsid w:val="001B0D09"/>
    <w:rsid w:val="001C7AFF"/>
    <w:rsid w:val="00355DCB"/>
    <w:rsid w:val="003A3BEF"/>
    <w:rsid w:val="00505DCA"/>
    <w:rsid w:val="00717B14"/>
    <w:rsid w:val="007218ED"/>
    <w:rsid w:val="009E1F11"/>
    <w:rsid w:val="00C14177"/>
    <w:rsid w:val="00D64354"/>
    <w:rsid w:val="00DE4EFF"/>
    <w:rsid w:val="00E214DF"/>
    <w:rsid w:val="00F32F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F11"/>
  </w:style>
  <w:style w:type="paragraph" w:styleId="Heading1">
    <w:name w:val="heading 1"/>
    <w:basedOn w:val="Normal"/>
    <w:next w:val="Normal"/>
    <w:link w:val="Heading1Char"/>
    <w:uiPriority w:val="9"/>
    <w:qFormat/>
    <w:rsid w:val="00F32F30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32F30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32F30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32F30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32F30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2F30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2F30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2F30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32F30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218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18E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C14177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C14177"/>
  </w:style>
  <w:style w:type="character" w:styleId="FootnoteReference">
    <w:name w:val="footnote reference"/>
    <w:basedOn w:val="DefaultParagraphFont"/>
    <w:uiPriority w:val="99"/>
    <w:semiHidden/>
    <w:unhideWhenUsed/>
    <w:rsid w:val="00C14177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C14177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C14177"/>
    <w:rPr>
      <w:rFonts w:ascii="Times New Roman" w:hAnsi="Times New Roman" w:cs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141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14177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C14177"/>
  </w:style>
  <w:style w:type="character" w:customStyle="1" w:styleId="Heading1Char">
    <w:name w:val="Heading 1 Char"/>
    <w:basedOn w:val="DefaultParagraphFont"/>
    <w:link w:val="Heading1"/>
    <w:uiPriority w:val="9"/>
    <w:rsid w:val="00F32F3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32F3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32F3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32F3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32F3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32F3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32F3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32F3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32F3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table" w:styleId="TableGrid">
    <w:name w:val="Table Grid"/>
    <w:basedOn w:val="TableNormal"/>
    <w:uiPriority w:val="39"/>
    <w:rsid w:val="00F32F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F32F3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2F30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32F30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F32F30"/>
    <w:rPr>
      <w:rFonts w:ascii="Times New Roman" w:hAnsi="Times New Roman" w:cs="Times New Roman"/>
      <w:sz w:val="24"/>
    </w:rPr>
  </w:style>
  <w:style w:type="numbering" w:customStyle="1" w:styleId="Style1">
    <w:name w:val="Style1"/>
    <w:uiPriority w:val="99"/>
    <w:rsid w:val="00F32F30"/>
    <w:pPr>
      <w:numPr>
        <w:numId w:val="2"/>
      </w:numPr>
    </w:pPr>
  </w:style>
  <w:style w:type="numbering" w:customStyle="1" w:styleId="Style2">
    <w:name w:val="Style2"/>
    <w:uiPriority w:val="99"/>
    <w:rsid w:val="00F32F30"/>
    <w:pPr>
      <w:numPr>
        <w:numId w:val="3"/>
      </w:numPr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1F11"/>
  </w:style>
  <w:style w:type="paragraph" w:styleId="Heading1">
    <w:name w:val="heading 1"/>
    <w:basedOn w:val="Normal"/>
    <w:next w:val="Normal"/>
    <w:link w:val="Heading1Char"/>
    <w:uiPriority w:val="9"/>
    <w:qFormat/>
    <w:rsid w:val="00F32F30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32F30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32F30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32F30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32F30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2F30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2F30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2F30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32F30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218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18E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C14177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C14177"/>
  </w:style>
  <w:style w:type="character" w:styleId="FootnoteReference">
    <w:name w:val="footnote reference"/>
    <w:basedOn w:val="DefaultParagraphFont"/>
    <w:uiPriority w:val="99"/>
    <w:semiHidden/>
    <w:unhideWhenUsed/>
    <w:rsid w:val="00C14177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C14177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C14177"/>
    <w:rPr>
      <w:rFonts w:ascii="Times New Roman" w:hAnsi="Times New Roman" w:cs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141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14177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C14177"/>
  </w:style>
  <w:style w:type="character" w:customStyle="1" w:styleId="Heading1Char">
    <w:name w:val="Heading 1 Char"/>
    <w:basedOn w:val="DefaultParagraphFont"/>
    <w:link w:val="Heading1"/>
    <w:uiPriority w:val="9"/>
    <w:rsid w:val="00F32F3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32F3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32F3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32F3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32F3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32F3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32F3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32F3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32F3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table" w:styleId="TableGrid">
    <w:name w:val="Table Grid"/>
    <w:basedOn w:val="TableNormal"/>
    <w:uiPriority w:val="39"/>
    <w:rsid w:val="00F32F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F32F3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2F30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32F30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F32F30"/>
    <w:rPr>
      <w:rFonts w:ascii="Times New Roman" w:hAnsi="Times New Roman" w:cs="Times New Roman"/>
      <w:sz w:val="24"/>
    </w:rPr>
  </w:style>
  <w:style w:type="numbering" w:customStyle="1" w:styleId="Style1">
    <w:name w:val="Style1"/>
    <w:uiPriority w:val="99"/>
    <w:rsid w:val="00F32F30"/>
    <w:pPr>
      <w:numPr>
        <w:numId w:val="2"/>
      </w:numPr>
    </w:pPr>
  </w:style>
  <w:style w:type="numbering" w:customStyle="1" w:styleId="Style2">
    <w:name w:val="Style2"/>
    <w:uiPriority w:val="99"/>
    <w:rsid w:val="00F32F30"/>
    <w:pPr>
      <w:numPr>
        <w:numId w:val="3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44</Words>
  <Characters>1394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2</cp:revision>
  <dcterms:created xsi:type="dcterms:W3CDTF">2022-01-11T10:41:00Z</dcterms:created>
  <dcterms:modified xsi:type="dcterms:W3CDTF">2022-01-11T10:41:00Z</dcterms:modified>
</cp:coreProperties>
</file>